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14F444" w14:textId="77777777" w:rsidR="00922813" w:rsidRPr="00DC0C2F" w:rsidRDefault="00922813" w:rsidP="00922813">
      <w:pPr>
        <w:pStyle w:val="Heading1"/>
        <w:rPr>
          <w:lang w:val="en-US"/>
        </w:rPr>
      </w:pPr>
      <w:bookmarkStart w:id="0" w:name="_Toc126840646"/>
      <w:bookmarkStart w:id="1" w:name="_Toc126963323"/>
      <w:r w:rsidRPr="00DC0C2F">
        <w:rPr>
          <w:lang w:val="en-US"/>
        </w:rPr>
        <w:t>DAFTAR PUSTAKA</w:t>
      </w:r>
      <w:bookmarkEnd w:id="0"/>
      <w:bookmarkEnd w:id="1"/>
    </w:p>
    <w:bookmarkStart w:id="2" w:name="_Hlk123728729"/>
    <w:p w14:paraId="24EB8C87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EC6D4A">
        <w:rPr>
          <w:rFonts w:cs="Times New Roman"/>
          <w:noProof/>
          <w:szCs w:val="24"/>
        </w:rPr>
        <w:t xml:space="preserve">Choirony, I. V., Hariyanto, M. S., Ulum, M., Ubaidillah, A., Haryanto, &amp; Alfita, R. (2021). Rancang Bangun Acrylic Engraver and Cutting Machine Menggunakan CNC Milling 3 Axis Berbasis Mikrokontroler. </w:t>
      </w:r>
      <w:r w:rsidRPr="00EC6D4A">
        <w:rPr>
          <w:rFonts w:cs="Times New Roman"/>
          <w:i/>
          <w:iCs/>
          <w:noProof/>
          <w:szCs w:val="24"/>
        </w:rPr>
        <w:t>Jurnal Elektrika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13</w:t>
      </w:r>
      <w:r w:rsidRPr="00EC6D4A">
        <w:rPr>
          <w:rFonts w:cs="Times New Roman"/>
          <w:noProof/>
          <w:szCs w:val="24"/>
        </w:rPr>
        <w:t>(1), 13–21. https://doi.org/10.26623/elektrika.v13i1.3071</w:t>
      </w:r>
    </w:p>
    <w:p w14:paraId="7B7AD6E1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Harrizal, I. S., Syafri, &amp; Prayitno, A. (2017). Rancang Bangun Sistem Kontrol Mesin Cnc Milling 3 Axis Menggunakan Close Loop System. </w:t>
      </w:r>
      <w:r w:rsidRPr="00EC6D4A">
        <w:rPr>
          <w:rFonts w:cs="Times New Roman"/>
          <w:i/>
          <w:iCs/>
          <w:noProof/>
          <w:szCs w:val="24"/>
        </w:rPr>
        <w:t>Journal Jom Fteknik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4</w:t>
      </w:r>
      <w:r w:rsidRPr="00EC6D4A">
        <w:rPr>
          <w:rFonts w:cs="Times New Roman"/>
          <w:noProof/>
          <w:szCs w:val="24"/>
        </w:rPr>
        <w:t>(2), 1–8.</w:t>
      </w:r>
    </w:p>
    <w:p w14:paraId="32926CA7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Hasibuan, M. R. A., Muhaimin, &amp; Hardi, S. (2019). Rancang Bangun Mesin Cnc Milling 3- Axis Untuk Anggrave PCB Berbasis Arduino Uno. </w:t>
      </w:r>
      <w:r w:rsidRPr="00EC6D4A">
        <w:rPr>
          <w:rFonts w:cs="Times New Roman"/>
          <w:i/>
          <w:iCs/>
          <w:noProof/>
          <w:szCs w:val="24"/>
        </w:rPr>
        <w:t>JURNAL Tektro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3</w:t>
      </w:r>
      <w:r w:rsidRPr="00EC6D4A">
        <w:rPr>
          <w:rFonts w:cs="Times New Roman"/>
          <w:noProof/>
          <w:szCs w:val="24"/>
        </w:rPr>
        <w:t>(1), 40–47.</w:t>
      </w:r>
    </w:p>
    <w:p w14:paraId="365F0056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Hendrawan, A. B., &amp; Aidi, A. N. (2020). Rancang Bangun Mesin CNC Router 3 Axis Berbantu Perangkat Lunak Autodesk Inventor 2015. </w:t>
      </w:r>
      <w:r w:rsidRPr="00EC6D4A">
        <w:rPr>
          <w:rFonts w:cs="Times New Roman"/>
          <w:i/>
          <w:iCs/>
          <w:noProof/>
          <w:szCs w:val="24"/>
        </w:rPr>
        <w:t>Journal Mechanical Engineering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9</w:t>
      </w:r>
      <w:r w:rsidRPr="00EC6D4A">
        <w:rPr>
          <w:rFonts w:cs="Times New Roman"/>
          <w:noProof/>
          <w:szCs w:val="24"/>
        </w:rPr>
        <w:t>(2), 31–37.</w:t>
      </w:r>
    </w:p>
    <w:p w14:paraId="759CA986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Indrawan, R., Kurniawan, B. W., Bisono, F., Purnomo, D. A., Hamzah, F., Setiawan, T. A., &amp; Renato, N. E. (2022). Rancang Bangun Jig And Fixture Suction Casing Untuk Proses Milling Di Mesin Cnc Milling 3-Axis. </w:t>
      </w:r>
      <w:r w:rsidRPr="00EC6D4A">
        <w:rPr>
          <w:rFonts w:cs="Times New Roman"/>
          <w:i/>
          <w:iCs/>
          <w:noProof/>
          <w:szCs w:val="24"/>
        </w:rPr>
        <w:t>Jurnal Pendidikan Teknik Mesin Undiksha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10</w:t>
      </w:r>
      <w:r w:rsidRPr="00EC6D4A">
        <w:rPr>
          <w:rFonts w:cs="Times New Roman"/>
          <w:noProof/>
          <w:szCs w:val="24"/>
        </w:rPr>
        <w:t>(2), 212–220.</w:t>
      </w:r>
    </w:p>
    <w:p w14:paraId="1620620F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Kurniawan, E., Syaifurrahman, &amp; Jekky, B. (2020). Rancang Bangun Mesin CNC Lathe Mini 2 Axis. </w:t>
      </w:r>
      <w:r w:rsidRPr="00EC6D4A">
        <w:rPr>
          <w:rFonts w:cs="Times New Roman"/>
          <w:i/>
          <w:iCs/>
          <w:noProof/>
          <w:szCs w:val="24"/>
        </w:rPr>
        <w:t>Journal Energi, Manufaktur, Dan Material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4</w:t>
      </w:r>
      <w:r w:rsidRPr="00EC6D4A">
        <w:rPr>
          <w:rFonts w:cs="Times New Roman"/>
          <w:noProof/>
          <w:szCs w:val="24"/>
        </w:rPr>
        <w:t>(2), 83–90.</w:t>
      </w:r>
    </w:p>
    <w:p w14:paraId="735E8DF9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Muchlis, A., Ridwan, W., &amp; Nasibu, I. Z. (2021). Rancang Bangun Mesin CNC (Computer Numerical Control) Laser dengan Metode Design for Assembly. </w:t>
      </w:r>
      <w:r w:rsidRPr="00EC6D4A">
        <w:rPr>
          <w:rFonts w:cs="Times New Roman"/>
          <w:i/>
          <w:iCs/>
          <w:noProof/>
          <w:szCs w:val="24"/>
        </w:rPr>
        <w:t>Jambura Journal of Electrical and Electronics Engineering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3</w:t>
      </w:r>
      <w:r w:rsidRPr="00EC6D4A">
        <w:rPr>
          <w:rFonts w:cs="Times New Roman"/>
          <w:noProof/>
          <w:szCs w:val="24"/>
        </w:rPr>
        <w:t>(1), 23–27. https://doi.org/10.37905/jjeee.v3i1.9228</w:t>
      </w:r>
    </w:p>
    <w:p w14:paraId="0D796FF6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Pramono, E. G., Yuliaji, D., Waluyo, R., &amp; Jaenal. (2015). Rancang Bangun CNC Mini Router 3 Axis untuk Keperluan Praktikum CAD / CAM. </w:t>
      </w:r>
      <w:r w:rsidRPr="00EC6D4A">
        <w:rPr>
          <w:rFonts w:cs="Times New Roman"/>
          <w:i/>
          <w:iCs/>
          <w:noProof/>
          <w:szCs w:val="24"/>
        </w:rPr>
        <w:t>Jurnal Aplikasi Mekanika &amp; Energi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1</w:t>
      </w:r>
      <w:r w:rsidRPr="00EC6D4A">
        <w:rPr>
          <w:rFonts w:cs="Times New Roman"/>
          <w:noProof/>
          <w:szCs w:val="24"/>
        </w:rPr>
        <w:t>(1), 6–14.</w:t>
      </w:r>
    </w:p>
    <w:p w14:paraId="06C8F66E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Riawan, M. A., K, B. W., &amp; Hamzah, F. (2017). Rancang Bangun CNC Router Kayu Dengan Menggunakan Control Mach 3. </w:t>
      </w:r>
      <w:r w:rsidRPr="00EC6D4A">
        <w:rPr>
          <w:rFonts w:cs="Times New Roman"/>
          <w:i/>
          <w:iCs/>
          <w:noProof/>
          <w:szCs w:val="24"/>
        </w:rPr>
        <w:t>Journal Conference on Design and Manufacture and Its Aplication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1</w:t>
      </w:r>
      <w:r w:rsidRPr="00EC6D4A">
        <w:rPr>
          <w:rFonts w:cs="Times New Roman"/>
          <w:noProof/>
          <w:szCs w:val="24"/>
        </w:rPr>
        <w:t>(1), 197–204.</w:t>
      </w:r>
    </w:p>
    <w:p w14:paraId="66A28711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Rifqi, M., Santosa, I., &amp; Shidiq, M. A. (2022). Rancang Bangun Mesin Cnc Laser Grafir Untuk Pembuatan Bidang Silinder Dan Datar. </w:t>
      </w:r>
      <w:r w:rsidRPr="00EC6D4A">
        <w:rPr>
          <w:rFonts w:cs="Times New Roman"/>
          <w:i/>
          <w:iCs/>
          <w:noProof/>
          <w:szCs w:val="24"/>
        </w:rPr>
        <w:t>Jurnal Teknik Mesin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8</w:t>
      </w:r>
      <w:r w:rsidRPr="00EC6D4A">
        <w:rPr>
          <w:rFonts w:cs="Times New Roman"/>
          <w:noProof/>
          <w:szCs w:val="24"/>
        </w:rPr>
        <w:t>(2), 6–11.</w:t>
      </w:r>
    </w:p>
    <w:p w14:paraId="04247E5B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lastRenderedPageBreak/>
        <w:t xml:space="preserve">Salam, A., Iswar, M., Rifaldi, M., Malik, S., &amp; Kurniawan. (2019). Rancang Bangun Mesin CNC Router Mini Untuk Pembelajaran Mahasiswa Jurusan Teknik Mesin. </w:t>
      </w:r>
      <w:r w:rsidRPr="00EC6D4A">
        <w:rPr>
          <w:rFonts w:cs="Times New Roman"/>
          <w:i/>
          <w:iCs/>
          <w:noProof/>
          <w:szCs w:val="24"/>
        </w:rPr>
        <w:t>Jurnal Sinergi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17</w:t>
      </w:r>
      <w:r w:rsidRPr="00EC6D4A">
        <w:rPr>
          <w:rFonts w:cs="Times New Roman"/>
          <w:noProof/>
          <w:szCs w:val="24"/>
        </w:rPr>
        <w:t>(2), 150–156.</w:t>
      </w:r>
    </w:p>
    <w:p w14:paraId="0710211C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Santosa, I., Wilis, G. R., &amp; Shidik, M. A. (2022). U Shield 3 Axis CNC Router Training in Tegal City Metal Group to Improve Machinery Capability. </w:t>
      </w:r>
      <w:r w:rsidRPr="00EC6D4A">
        <w:rPr>
          <w:rFonts w:cs="Times New Roman"/>
          <w:i/>
          <w:iCs/>
          <w:noProof/>
          <w:szCs w:val="24"/>
        </w:rPr>
        <w:t>Jurnal Pengabdian Kepada Masyarakat: Teknologi Dan Aplikasi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3</w:t>
      </w:r>
      <w:r w:rsidRPr="00EC6D4A">
        <w:rPr>
          <w:rFonts w:cs="Times New Roman"/>
          <w:noProof/>
          <w:szCs w:val="24"/>
        </w:rPr>
        <w:t>(2), 175–186.</w:t>
      </w:r>
    </w:p>
    <w:p w14:paraId="10D2DD8E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Setiawan, B., Rasma, &amp; Djunaedi, T. (2020). RANCANG BANGUN MESIN CNC ROUTER PORTABLE DENGAN DIMENSI 1219 × 609 MM UNTUK SKALA LABORATORIUM. </w:t>
      </w:r>
      <w:r w:rsidRPr="00EC6D4A">
        <w:rPr>
          <w:rFonts w:cs="Times New Roman"/>
          <w:i/>
          <w:iCs/>
          <w:noProof/>
          <w:szCs w:val="24"/>
        </w:rPr>
        <w:t>Jurnal Infomatek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22</w:t>
      </w:r>
      <w:r w:rsidRPr="00EC6D4A">
        <w:rPr>
          <w:rFonts w:cs="Times New Roman"/>
          <w:noProof/>
          <w:szCs w:val="24"/>
        </w:rPr>
        <w:t>(1), 15–22.</w:t>
      </w:r>
    </w:p>
    <w:p w14:paraId="048A54C6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  <w:szCs w:val="24"/>
        </w:rPr>
      </w:pPr>
      <w:r w:rsidRPr="00EC6D4A">
        <w:rPr>
          <w:rFonts w:cs="Times New Roman"/>
          <w:noProof/>
          <w:szCs w:val="24"/>
        </w:rPr>
        <w:t xml:space="preserve">Sidiq, A. N., Santosa, I., &amp; Farid, A. (2020). Perancangan Elboy Crutch Portable Berbasis Sensor Ultrasonic. </w:t>
      </w:r>
      <w:r w:rsidRPr="00EC6D4A">
        <w:rPr>
          <w:rFonts w:cs="Times New Roman"/>
          <w:i/>
          <w:iCs/>
          <w:noProof/>
          <w:szCs w:val="24"/>
        </w:rPr>
        <w:t>Journal National Conference of Industry, Engineering and Technology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1</w:t>
      </w:r>
      <w:r w:rsidRPr="00EC6D4A">
        <w:rPr>
          <w:rFonts w:cs="Times New Roman"/>
          <w:noProof/>
          <w:szCs w:val="24"/>
        </w:rPr>
        <w:t>, 461–474.</w:t>
      </w:r>
    </w:p>
    <w:p w14:paraId="49E2EEA5" w14:textId="77777777" w:rsidR="00922813" w:rsidRPr="00EC6D4A" w:rsidRDefault="00922813" w:rsidP="00922813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cs="Times New Roman"/>
          <w:noProof/>
        </w:rPr>
      </w:pPr>
      <w:r w:rsidRPr="00EC6D4A">
        <w:rPr>
          <w:rFonts w:cs="Times New Roman"/>
          <w:noProof/>
          <w:szCs w:val="24"/>
        </w:rPr>
        <w:t xml:space="preserve">Wanggara, A., Andree, Simatupang, P. G., &amp; Azmi, F. (2020). Rancang Bangun Mesin CNC Engraving 3 Axis Berbasis Arduino Uno Dengan GRBL Software. </w:t>
      </w:r>
      <w:r w:rsidRPr="00EC6D4A">
        <w:rPr>
          <w:rFonts w:cs="Times New Roman"/>
          <w:i/>
          <w:iCs/>
          <w:noProof/>
          <w:szCs w:val="24"/>
        </w:rPr>
        <w:t>Journal of Electrical and System Control Engineering</w:t>
      </w:r>
      <w:r w:rsidRPr="00EC6D4A">
        <w:rPr>
          <w:rFonts w:cs="Times New Roman"/>
          <w:noProof/>
          <w:szCs w:val="24"/>
        </w:rPr>
        <w:t xml:space="preserve">, </w:t>
      </w:r>
      <w:r w:rsidRPr="00EC6D4A">
        <w:rPr>
          <w:rFonts w:cs="Times New Roman"/>
          <w:i/>
          <w:iCs/>
          <w:noProof/>
          <w:szCs w:val="24"/>
        </w:rPr>
        <w:t>4</w:t>
      </w:r>
      <w:r w:rsidRPr="00EC6D4A">
        <w:rPr>
          <w:rFonts w:cs="Times New Roman"/>
          <w:noProof/>
          <w:szCs w:val="24"/>
        </w:rPr>
        <w:t>(1), 12–17.</w:t>
      </w:r>
    </w:p>
    <w:p w14:paraId="21EA0B0E" w14:textId="77777777" w:rsidR="00922813" w:rsidRPr="00380A60" w:rsidRDefault="00922813" w:rsidP="00922813">
      <w:pPr>
        <w:widowControl w:val="0"/>
        <w:autoSpaceDE w:val="0"/>
        <w:autoSpaceDN w:val="0"/>
        <w:adjustRightInd w:val="0"/>
        <w:spacing w:after="240" w:line="276" w:lineRule="auto"/>
        <w:ind w:left="709" w:hanging="709"/>
        <w:rPr>
          <w:lang w:val="en-US"/>
        </w:rPr>
        <w:sectPr w:rsidR="00922813" w:rsidRPr="00380A60" w:rsidSect="00B45D38">
          <w:headerReference w:type="first" r:id="rId5"/>
          <w:footerReference w:type="first" r:id="rId6"/>
          <w:pgSz w:w="12240" w:h="15840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lang w:val="en-US"/>
        </w:rPr>
        <w:fldChar w:fldCharType="end"/>
      </w:r>
      <w:bookmarkEnd w:id="2"/>
    </w:p>
    <w:p w14:paraId="2AB6ED22" w14:textId="77777777" w:rsidR="00922813" w:rsidRPr="00AF5C71" w:rsidRDefault="00922813" w:rsidP="00922813">
      <w:pPr>
        <w:pStyle w:val="Heading1"/>
      </w:pPr>
      <w:bookmarkStart w:id="3" w:name="_Toc126840647"/>
      <w:bookmarkStart w:id="4" w:name="_Toc126963324"/>
      <w:r w:rsidRPr="00AF5C71">
        <w:lastRenderedPageBreak/>
        <w:t>LAMPIRAN</w:t>
      </w:r>
      <w:bookmarkEnd w:id="3"/>
      <w:bookmarkEnd w:id="4"/>
    </w:p>
    <w:p w14:paraId="46B3EB0C" w14:textId="77777777" w:rsidR="00922813" w:rsidRDefault="00922813" w:rsidP="00922813">
      <w:pPr>
        <w:ind w:left="0" w:firstLine="0"/>
        <w:jc w:val="center"/>
        <w:rPr>
          <w:lang w:val="en-US"/>
        </w:rPr>
      </w:pPr>
      <w:r>
        <w:rPr>
          <w:lang w:val="en-US"/>
        </w:rPr>
        <w:t>Proses Pembuatan Mesin Cnc Lathe Mini 2 Axi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922813" w14:paraId="43322E81" w14:textId="77777777" w:rsidTr="00D4319D">
        <w:tc>
          <w:tcPr>
            <w:tcW w:w="3963" w:type="dxa"/>
          </w:tcPr>
          <w:p w14:paraId="7F4CFFF3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2C62937C" wp14:editId="5CC0D739">
                  <wp:extent cx="2240280" cy="1676400"/>
                  <wp:effectExtent l="0" t="0" r="7620" b="0"/>
                  <wp:docPr id="249" name="Picture 2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40280" cy="1676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8041040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</w:rPr>
              <w:t xml:space="preserve">Proses pengumpul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</w:p>
        </w:tc>
        <w:tc>
          <w:tcPr>
            <w:tcW w:w="3964" w:type="dxa"/>
          </w:tcPr>
          <w:p w14:paraId="5EF05492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6D0D98D5" wp14:editId="3DAD13EC">
                  <wp:extent cx="2214981" cy="1728000"/>
                  <wp:effectExtent l="0" t="0" r="0" b="5715"/>
                  <wp:docPr id="250" name="Picture 2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5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14981" cy="1728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4E93F67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roses pengumpul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</w:p>
        </w:tc>
      </w:tr>
      <w:tr w:rsidR="00922813" w14:paraId="2C6DA731" w14:textId="77777777" w:rsidTr="00D4319D">
        <w:tc>
          <w:tcPr>
            <w:tcW w:w="3963" w:type="dxa"/>
          </w:tcPr>
          <w:p w14:paraId="772EEDC4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33E217FB" wp14:editId="03BECA75">
                  <wp:extent cx="2209800" cy="1656080"/>
                  <wp:effectExtent l="0" t="0" r="0" b="1270"/>
                  <wp:docPr id="251" name="Picture 2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09800" cy="16560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E646F6A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roses pengumpul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</w:p>
        </w:tc>
        <w:tc>
          <w:tcPr>
            <w:tcW w:w="3964" w:type="dxa"/>
          </w:tcPr>
          <w:p w14:paraId="4E130F0C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4969AEEA" wp14:editId="76681AA0">
                  <wp:extent cx="2255520" cy="1691640"/>
                  <wp:effectExtent l="0" t="0" r="0" b="3810"/>
                  <wp:docPr id="252" name="Picture 2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5520" cy="16916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C351B85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roses pengumpul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ahan</w:t>
            </w:r>
          </w:p>
        </w:tc>
      </w:tr>
      <w:tr w:rsidR="00922813" w14:paraId="647E3303" w14:textId="77777777" w:rsidTr="00D4319D">
        <w:tc>
          <w:tcPr>
            <w:tcW w:w="3963" w:type="dxa"/>
          </w:tcPr>
          <w:p w14:paraId="05B3CF88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12D2613E" wp14:editId="2BE93767">
                  <wp:extent cx="2174240" cy="1630680"/>
                  <wp:effectExtent l="0" t="0" r="0" b="7620"/>
                  <wp:docPr id="253" name="Picture 2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 rot="10800000" flipV="1">
                            <a:off x="0" y="0"/>
                            <a:ext cx="2174240" cy="1630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E2D47E1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ses pengumpulan bahan</w:t>
            </w:r>
          </w:p>
        </w:tc>
        <w:tc>
          <w:tcPr>
            <w:tcW w:w="3964" w:type="dxa"/>
          </w:tcPr>
          <w:p w14:paraId="0A2B7AC7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2CFF46E2" wp14:editId="584F051F">
                  <wp:extent cx="2316480" cy="1610360"/>
                  <wp:effectExtent l="0" t="0" r="7620" b="8890"/>
                  <wp:docPr id="254" name="Picture 2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16480" cy="1610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111D752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roses pengumpulan bahan</w:t>
            </w:r>
          </w:p>
        </w:tc>
      </w:tr>
      <w:tr w:rsidR="00922813" w14:paraId="38BDA98F" w14:textId="77777777" w:rsidTr="00D4319D">
        <w:tc>
          <w:tcPr>
            <w:tcW w:w="3963" w:type="dxa"/>
          </w:tcPr>
          <w:p w14:paraId="5877EC34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lastRenderedPageBreak/>
              <w:drawing>
                <wp:inline distT="0" distB="0" distL="0" distR="0" wp14:anchorId="6A8458DD" wp14:editId="725217FC">
                  <wp:extent cx="2255520" cy="1722120"/>
                  <wp:effectExtent l="0" t="0" r="0" b="0"/>
                  <wp:docPr id="255" name="Picture 2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6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5520" cy="17221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BAD793C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</w:rPr>
              <w:t xml:space="preserve">Proses pemotongan </w:t>
            </w:r>
          </w:p>
        </w:tc>
        <w:tc>
          <w:tcPr>
            <w:tcW w:w="3964" w:type="dxa"/>
          </w:tcPr>
          <w:p w14:paraId="1910AD52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526F087F" wp14:editId="08A5C3FC">
                  <wp:extent cx="2296160" cy="1722120"/>
                  <wp:effectExtent l="0" t="0" r="8890" b="0"/>
                  <wp:docPr id="66496" name="Picture 6649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7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6160" cy="17221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FD5D0F2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 xml:space="preserve">Prose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motongan</w:t>
            </w:r>
          </w:p>
        </w:tc>
      </w:tr>
      <w:tr w:rsidR="00922813" w14:paraId="745EE9EB" w14:textId="77777777" w:rsidTr="00D4319D">
        <w:tc>
          <w:tcPr>
            <w:tcW w:w="3963" w:type="dxa"/>
          </w:tcPr>
          <w:p w14:paraId="5F1E9E07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5A5C57D6" wp14:editId="23A29CE9">
                  <wp:extent cx="2331720" cy="1752600"/>
                  <wp:effectExtent l="0" t="0" r="0" b="0"/>
                  <wp:docPr id="66497" name="Picture 6649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7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31720" cy="1752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4A14C88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</w:rPr>
              <w:t>Proses pembuatab sudut mata pahat</w:t>
            </w:r>
          </w:p>
        </w:tc>
        <w:tc>
          <w:tcPr>
            <w:tcW w:w="3964" w:type="dxa"/>
          </w:tcPr>
          <w:p w14:paraId="2B01DD04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306A6D43" wp14:editId="7DEE7C47">
                  <wp:extent cx="2240280" cy="1737360"/>
                  <wp:effectExtent l="0" t="0" r="7620" b="0"/>
                  <wp:docPr id="66498" name="Picture 6649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40280" cy="17373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188B39B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</w:rPr>
              <w:t>Proses perakitan</w:t>
            </w:r>
          </w:p>
        </w:tc>
      </w:tr>
      <w:tr w:rsidR="00922813" w14:paraId="2A3542F9" w14:textId="77777777" w:rsidTr="00D4319D">
        <w:tc>
          <w:tcPr>
            <w:tcW w:w="3963" w:type="dxa"/>
          </w:tcPr>
          <w:p w14:paraId="7840C771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4122A0EF" wp14:editId="6884D573">
                  <wp:extent cx="2326640" cy="1747520"/>
                  <wp:effectExtent l="0" t="0" r="0" b="5080"/>
                  <wp:docPr id="66499" name="Picture 664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7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6640" cy="17475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8303528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roses perakitan</w:t>
            </w:r>
          </w:p>
        </w:tc>
        <w:tc>
          <w:tcPr>
            <w:tcW w:w="3964" w:type="dxa"/>
          </w:tcPr>
          <w:p w14:paraId="1C742A28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4AFD9ACE" wp14:editId="7E28BE9A">
                  <wp:extent cx="2326640" cy="1747520"/>
                  <wp:effectExtent l="0" t="0" r="0" b="5080"/>
                  <wp:docPr id="66500" name="Picture 6650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7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6640" cy="17475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F820637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Proses perakitan</w:t>
            </w:r>
          </w:p>
        </w:tc>
      </w:tr>
      <w:tr w:rsidR="00922813" w14:paraId="1781E1FA" w14:textId="77777777" w:rsidTr="00D4319D">
        <w:tc>
          <w:tcPr>
            <w:tcW w:w="3963" w:type="dxa"/>
          </w:tcPr>
          <w:p w14:paraId="58571FE0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lastRenderedPageBreak/>
              <w:drawing>
                <wp:inline distT="0" distB="0" distL="0" distR="0" wp14:anchorId="7C251E1E" wp14:editId="37014EA0">
                  <wp:extent cx="2305516" cy="1296000"/>
                  <wp:effectExtent l="0" t="0" r="0" b="0"/>
                  <wp:docPr id="66501" name="Picture 6650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5516" cy="129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16EB0EA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</w:rPr>
              <w:t>Mesin 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C</w:t>
            </w:r>
            <w:r w:rsidRPr="00F3446D">
              <w:rPr>
                <w:rFonts w:ascii="Times New Roman" w:hAnsi="Times New Roman" w:cs="Times New Roman"/>
                <w:sz w:val="24"/>
                <w:szCs w:val="24"/>
              </w:rPr>
              <w:t xml:space="preserve"> Lathe 2 Axis</w:t>
            </w:r>
          </w:p>
        </w:tc>
        <w:tc>
          <w:tcPr>
            <w:tcW w:w="3964" w:type="dxa"/>
          </w:tcPr>
          <w:p w14:paraId="2E85C0FF" w14:textId="77777777" w:rsidR="00922813" w:rsidRDefault="00922813" w:rsidP="00D4319D">
            <w:pPr>
              <w:ind w:left="0" w:firstLine="0"/>
              <w:rPr>
                <w:lang w:val="en-US"/>
              </w:rPr>
            </w:pPr>
            <w:r w:rsidRPr="00B80869">
              <w:rPr>
                <w:noProof/>
                <w:lang w:eastAsia="id-ID"/>
              </w:rPr>
              <w:drawing>
                <wp:inline distT="0" distB="0" distL="0" distR="0" wp14:anchorId="48320EFD" wp14:editId="4375E8F6">
                  <wp:extent cx="2295379" cy="1296000"/>
                  <wp:effectExtent l="0" t="0" r="0" b="0"/>
                  <wp:docPr id="66502" name="Picture 6650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656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5379" cy="129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C49D51F" w14:textId="77777777" w:rsidR="00922813" w:rsidRPr="00F3446D" w:rsidRDefault="00922813" w:rsidP="00922813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24"/>
                <w:szCs w:val="24"/>
              </w:rPr>
            </w:pPr>
            <w:r w:rsidRPr="00F3446D">
              <w:rPr>
                <w:rFonts w:ascii="Times New Roman" w:hAnsi="Times New Roman" w:cs="Times New Roman"/>
                <w:sz w:val="24"/>
                <w:szCs w:val="24"/>
                <w:lang w:val="id-ID"/>
              </w:rPr>
              <w:t>Mesin CNC Lathe 2 Axis</w:t>
            </w:r>
          </w:p>
        </w:tc>
      </w:tr>
    </w:tbl>
    <w:p w14:paraId="6CC6F3E2" w14:textId="77777777" w:rsidR="00922813" w:rsidRDefault="00922813" w:rsidP="00922813">
      <w:pPr>
        <w:ind w:left="0" w:firstLine="0"/>
        <w:rPr>
          <w:noProof/>
        </w:rPr>
      </w:pPr>
    </w:p>
    <w:p w14:paraId="27870A8E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1D76F22C" wp14:editId="77353C6D">
            <wp:extent cx="7121734" cy="5076000"/>
            <wp:effectExtent l="0" t="5715" r="0" b="0"/>
            <wp:docPr id="66506" name="Picture 665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24" t="4864" r="5299" b="4876"/>
                    <a:stretch/>
                  </pic:blipFill>
                  <pic:spPr bwMode="auto">
                    <a:xfrm rot="5400000">
                      <a:off x="0" y="0"/>
                      <a:ext cx="7121734" cy="507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ACC155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505C1583" wp14:editId="77B21C6D">
            <wp:extent cx="7103837" cy="5040000"/>
            <wp:effectExtent l="3175" t="0" r="5080" b="5080"/>
            <wp:docPr id="66503" name="Picture 665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69" t="7655" r="7951" b="7618"/>
                    <a:stretch/>
                  </pic:blipFill>
                  <pic:spPr bwMode="auto">
                    <a:xfrm rot="5400000">
                      <a:off x="0" y="0"/>
                      <a:ext cx="7103837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8181E4" w14:textId="77777777" w:rsidR="00922813" w:rsidRDefault="00922813" w:rsidP="00922813">
      <w:pPr>
        <w:ind w:left="0" w:firstLine="0"/>
        <w:rPr>
          <w:noProof/>
        </w:rPr>
      </w:pPr>
    </w:p>
    <w:p w14:paraId="5B60E185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06F979A3" wp14:editId="2BBC1564">
            <wp:extent cx="7078953" cy="5040000"/>
            <wp:effectExtent l="0" t="9525" r="0" b="0"/>
            <wp:docPr id="66504" name="Picture 665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53" t="7402" r="7846" b="7553"/>
                    <a:stretch/>
                  </pic:blipFill>
                  <pic:spPr bwMode="auto">
                    <a:xfrm rot="5400000">
                      <a:off x="0" y="0"/>
                      <a:ext cx="7078953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B8860E" w14:textId="77777777" w:rsidR="00922813" w:rsidRDefault="00922813" w:rsidP="00922813">
      <w:pPr>
        <w:ind w:left="0" w:firstLine="0"/>
        <w:rPr>
          <w:lang w:val="en-US"/>
        </w:rPr>
      </w:pPr>
    </w:p>
    <w:p w14:paraId="77FB9FA6" w14:textId="77777777" w:rsidR="00922813" w:rsidRDefault="00922813" w:rsidP="00922813">
      <w:pPr>
        <w:ind w:left="0" w:firstLine="0"/>
        <w:rPr>
          <w:noProof/>
        </w:rPr>
      </w:pPr>
    </w:p>
    <w:p w14:paraId="0B2897F9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698D797D" wp14:editId="737A9A48">
            <wp:extent cx="7109041" cy="5040000"/>
            <wp:effectExtent l="5715" t="0" r="2540" b="2540"/>
            <wp:docPr id="66505" name="Picture 665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68" t="7589" r="7698" b="7592"/>
                    <a:stretch/>
                  </pic:blipFill>
                  <pic:spPr bwMode="auto">
                    <a:xfrm rot="5400000">
                      <a:off x="0" y="0"/>
                      <a:ext cx="7109041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5AD7E4" w14:textId="77777777" w:rsidR="00922813" w:rsidRDefault="00922813" w:rsidP="00922813">
      <w:pPr>
        <w:ind w:left="0" w:firstLine="0"/>
        <w:rPr>
          <w:noProof/>
        </w:rPr>
      </w:pPr>
    </w:p>
    <w:p w14:paraId="4B1914A7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417DAF3F" wp14:editId="0DB8DDBB">
            <wp:extent cx="7076713" cy="5040000"/>
            <wp:effectExtent l="8572" t="0" r="0" b="0"/>
            <wp:docPr id="66507" name="Picture 665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98" t="7393" r="7773" b="7405"/>
                    <a:stretch/>
                  </pic:blipFill>
                  <pic:spPr bwMode="auto">
                    <a:xfrm rot="5400000">
                      <a:off x="0" y="0"/>
                      <a:ext cx="7076713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3A27CE" w14:textId="77777777" w:rsidR="00922813" w:rsidRDefault="00922813" w:rsidP="00922813">
      <w:pPr>
        <w:ind w:left="0" w:firstLine="0"/>
        <w:rPr>
          <w:lang w:val="en-US"/>
        </w:rPr>
      </w:pPr>
    </w:p>
    <w:p w14:paraId="7E15DB34" w14:textId="77777777" w:rsidR="00922813" w:rsidRDefault="00922813" w:rsidP="00922813">
      <w:pPr>
        <w:ind w:left="0" w:firstLine="0"/>
        <w:rPr>
          <w:noProof/>
        </w:rPr>
      </w:pPr>
    </w:p>
    <w:p w14:paraId="27876423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081EFA3F" wp14:editId="2772F5EA">
            <wp:extent cx="7092926" cy="5040000"/>
            <wp:effectExtent l="0" t="2540" r="0" b="0"/>
            <wp:docPr id="66508" name="Picture 665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98" t="7587" r="7773" b="7405"/>
                    <a:stretch/>
                  </pic:blipFill>
                  <pic:spPr bwMode="auto">
                    <a:xfrm rot="5400000">
                      <a:off x="0" y="0"/>
                      <a:ext cx="7092926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194B24" w14:textId="77777777" w:rsidR="00922813" w:rsidRDefault="00922813" w:rsidP="00922813">
      <w:pPr>
        <w:ind w:left="0" w:firstLine="0"/>
        <w:rPr>
          <w:noProof/>
        </w:rPr>
      </w:pPr>
    </w:p>
    <w:p w14:paraId="35644EF0" w14:textId="77777777" w:rsidR="00922813" w:rsidRDefault="00922813" w:rsidP="00922813">
      <w:pPr>
        <w:ind w:left="0" w:firstLine="0"/>
        <w:rPr>
          <w:noProof/>
        </w:rPr>
      </w:pPr>
      <w:r>
        <w:rPr>
          <w:noProof/>
          <w:lang w:eastAsia="id-ID"/>
        </w:rPr>
        <w:lastRenderedPageBreak/>
        <w:drawing>
          <wp:inline distT="0" distB="0" distL="0" distR="0" wp14:anchorId="0050E03D" wp14:editId="39B7298D">
            <wp:extent cx="7120713" cy="5040000"/>
            <wp:effectExtent l="0" t="7620" r="0" b="0"/>
            <wp:docPr id="66509" name="Picture 665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3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98" t="7782" r="7637" b="7405"/>
                    <a:stretch/>
                  </pic:blipFill>
                  <pic:spPr bwMode="auto">
                    <a:xfrm rot="5400000">
                      <a:off x="0" y="0"/>
                      <a:ext cx="7120713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352321" w14:textId="77777777" w:rsidR="00922813" w:rsidRDefault="00922813" w:rsidP="00922813">
      <w:pPr>
        <w:ind w:left="0" w:firstLine="0"/>
        <w:rPr>
          <w:noProof/>
        </w:rPr>
      </w:pPr>
    </w:p>
    <w:p w14:paraId="65918FF0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42C1D234" wp14:editId="20A9DDCC">
            <wp:extent cx="7092926" cy="5040000"/>
            <wp:effectExtent l="0" t="2540" r="0" b="0"/>
            <wp:docPr id="66510" name="Picture 665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98" t="7587" r="7773" b="7405"/>
                    <a:stretch/>
                  </pic:blipFill>
                  <pic:spPr bwMode="auto">
                    <a:xfrm rot="5400000">
                      <a:off x="0" y="0"/>
                      <a:ext cx="7092926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4BDA0F" w14:textId="77777777" w:rsidR="00922813" w:rsidRDefault="00922813" w:rsidP="00922813">
      <w:pPr>
        <w:ind w:left="0" w:firstLine="0"/>
        <w:rPr>
          <w:lang w:val="en-US"/>
        </w:rPr>
      </w:pPr>
    </w:p>
    <w:p w14:paraId="24F92C32" w14:textId="77777777" w:rsidR="00922813" w:rsidRDefault="00922813" w:rsidP="00922813">
      <w:pPr>
        <w:ind w:left="0" w:firstLine="0"/>
        <w:rPr>
          <w:noProof/>
        </w:rPr>
      </w:pPr>
    </w:p>
    <w:p w14:paraId="06213D3B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2FAEAAD6" wp14:editId="5ADC9168">
            <wp:extent cx="7109184" cy="5040000"/>
            <wp:effectExtent l="5715" t="0" r="2540" b="2540"/>
            <wp:docPr id="66511" name="Picture 665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36" t="7782" r="7636" b="7405"/>
                    <a:stretch/>
                  </pic:blipFill>
                  <pic:spPr bwMode="auto">
                    <a:xfrm rot="5400000">
                      <a:off x="0" y="0"/>
                      <a:ext cx="7109184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36A35A" w14:textId="77777777" w:rsidR="00922813" w:rsidRDefault="00922813" w:rsidP="00922813">
      <w:pPr>
        <w:ind w:left="0" w:firstLine="0"/>
        <w:rPr>
          <w:noProof/>
        </w:rPr>
      </w:pPr>
    </w:p>
    <w:p w14:paraId="7F257FE5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5AC32F6D" wp14:editId="0CFF50FA">
            <wp:extent cx="7113386" cy="5040000"/>
            <wp:effectExtent l="7937" t="0" r="318" b="317"/>
            <wp:docPr id="66512" name="Picture 665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9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93" t="7206" r="7546" b="7598"/>
                    <a:stretch/>
                  </pic:blipFill>
                  <pic:spPr bwMode="auto">
                    <a:xfrm rot="5400000">
                      <a:off x="0" y="0"/>
                      <a:ext cx="7113386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A869FA" w14:textId="77777777" w:rsidR="00922813" w:rsidRDefault="00922813" w:rsidP="00922813">
      <w:pPr>
        <w:ind w:left="0" w:firstLine="0"/>
        <w:rPr>
          <w:noProof/>
        </w:rPr>
      </w:pPr>
    </w:p>
    <w:p w14:paraId="43F68A57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39D23B45" wp14:editId="5138A599">
            <wp:extent cx="7128693" cy="5040000"/>
            <wp:effectExtent l="0" t="3493" r="0" b="0"/>
            <wp:docPr id="66513" name="Picture 665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86" t="7198" r="7361" b="7396"/>
                    <a:stretch/>
                  </pic:blipFill>
                  <pic:spPr bwMode="auto">
                    <a:xfrm rot="5400000">
                      <a:off x="0" y="0"/>
                      <a:ext cx="7128693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26025F" w14:textId="77777777" w:rsidR="00922813" w:rsidRDefault="00922813" w:rsidP="00922813">
      <w:pPr>
        <w:ind w:left="0" w:firstLine="0"/>
        <w:rPr>
          <w:noProof/>
        </w:rPr>
      </w:pPr>
    </w:p>
    <w:p w14:paraId="2135DD64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0535CF21" wp14:editId="7C57D1B8">
            <wp:extent cx="7130330" cy="5040000"/>
            <wp:effectExtent l="0" t="2858" r="0" b="0"/>
            <wp:docPr id="66514" name="Picture 665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36" t="7783" r="7773" b="7794"/>
                    <a:stretch/>
                  </pic:blipFill>
                  <pic:spPr bwMode="auto">
                    <a:xfrm rot="5400000">
                      <a:off x="0" y="0"/>
                      <a:ext cx="7130330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7B07DE" w14:textId="77777777" w:rsidR="00922813" w:rsidRDefault="00922813" w:rsidP="00922813">
      <w:pPr>
        <w:ind w:left="0" w:firstLine="0"/>
        <w:rPr>
          <w:noProof/>
        </w:rPr>
      </w:pPr>
    </w:p>
    <w:p w14:paraId="4CE98E83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50156A8A" wp14:editId="60A52325">
            <wp:extent cx="7097599" cy="5040000"/>
            <wp:effectExtent l="0" t="0" r="8255" b="8255"/>
            <wp:docPr id="66515" name="Picture 665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99" t="7587" r="7911" b="7599"/>
                    <a:stretch/>
                  </pic:blipFill>
                  <pic:spPr bwMode="auto">
                    <a:xfrm rot="5400000">
                      <a:off x="0" y="0"/>
                      <a:ext cx="7097599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0D20A4" w14:textId="77777777" w:rsidR="00922813" w:rsidRDefault="00922813" w:rsidP="00922813">
      <w:pPr>
        <w:ind w:left="0" w:firstLine="0"/>
        <w:rPr>
          <w:noProof/>
        </w:rPr>
      </w:pPr>
    </w:p>
    <w:p w14:paraId="0DAA0062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3A423BAD" wp14:editId="19F831A5">
            <wp:extent cx="7094193" cy="5040000"/>
            <wp:effectExtent l="0" t="1905" r="0" b="0"/>
            <wp:docPr id="66516" name="Picture 665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61" t="7587" r="7498" b="7006"/>
                    <a:stretch/>
                  </pic:blipFill>
                  <pic:spPr bwMode="auto">
                    <a:xfrm rot="5400000">
                      <a:off x="0" y="0"/>
                      <a:ext cx="7094193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DD6A0C" w14:textId="77777777" w:rsidR="00922813" w:rsidRDefault="00922813" w:rsidP="00922813">
      <w:pPr>
        <w:ind w:left="0" w:firstLine="0"/>
        <w:rPr>
          <w:lang w:val="en-US"/>
        </w:rPr>
      </w:pPr>
    </w:p>
    <w:p w14:paraId="423A1BE9" w14:textId="77777777" w:rsidR="00922813" w:rsidRDefault="00922813" w:rsidP="00922813">
      <w:pPr>
        <w:ind w:left="0" w:firstLine="0"/>
        <w:rPr>
          <w:noProof/>
        </w:rPr>
      </w:pPr>
    </w:p>
    <w:p w14:paraId="4A4D9369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61953997" wp14:editId="34CF4DF7">
            <wp:extent cx="7055316" cy="5040000"/>
            <wp:effectExtent l="0" t="2223" r="0" b="0"/>
            <wp:docPr id="66517" name="Picture 665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60" t="7392" r="7773" b="7008"/>
                    <a:stretch/>
                  </pic:blipFill>
                  <pic:spPr bwMode="auto">
                    <a:xfrm rot="5400000">
                      <a:off x="0" y="0"/>
                      <a:ext cx="7055316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1CEDDA" w14:textId="77777777" w:rsidR="00922813" w:rsidRDefault="00922813" w:rsidP="00922813">
      <w:pPr>
        <w:ind w:left="0" w:firstLine="0"/>
        <w:rPr>
          <w:lang w:val="en-US"/>
        </w:rPr>
      </w:pPr>
    </w:p>
    <w:p w14:paraId="79DD7B57" w14:textId="77777777" w:rsidR="00922813" w:rsidRDefault="00922813" w:rsidP="00922813">
      <w:pPr>
        <w:ind w:left="0" w:firstLine="0"/>
        <w:rPr>
          <w:noProof/>
        </w:rPr>
      </w:pPr>
    </w:p>
    <w:p w14:paraId="40D1ACD2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0FEEDD17" wp14:editId="59A48575">
            <wp:extent cx="7060600" cy="5040000"/>
            <wp:effectExtent l="635" t="0" r="7620" b="7620"/>
            <wp:docPr id="66518" name="Picture 665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36" t="7587" r="7636" b="7016"/>
                    <a:stretch/>
                  </pic:blipFill>
                  <pic:spPr bwMode="auto">
                    <a:xfrm rot="5400000">
                      <a:off x="0" y="0"/>
                      <a:ext cx="7060600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DFC3A3" w14:textId="77777777" w:rsidR="00922813" w:rsidRDefault="00922813" w:rsidP="00922813">
      <w:pPr>
        <w:ind w:left="0" w:firstLine="0"/>
        <w:rPr>
          <w:lang w:val="en-US"/>
        </w:rPr>
      </w:pPr>
    </w:p>
    <w:p w14:paraId="11612BC5" w14:textId="77777777" w:rsidR="00922813" w:rsidRDefault="00922813" w:rsidP="00922813">
      <w:pPr>
        <w:ind w:left="0" w:firstLine="0"/>
        <w:rPr>
          <w:noProof/>
        </w:rPr>
      </w:pPr>
    </w:p>
    <w:p w14:paraId="57D8D917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17A0CBFF" wp14:editId="0EBEBE19">
            <wp:extent cx="7087245" cy="5040000"/>
            <wp:effectExtent l="0" t="5080" r="0" b="0"/>
            <wp:docPr id="66519" name="Picture 665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98" t="7587" r="7637" b="7200"/>
                    <a:stretch/>
                  </pic:blipFill>
                  <pic:spPr bwMode="auto">
                    <a:xfrm rot="5400000">
                      <a:off x="0" y="0"/>
                      <a:ext cx="7087245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0D2DDC" w14:textId="77777777" w:rsidR="00922813" w:rsidRDefault="00922813" w:rsidP="00922813">
      <w:pPr>
        <w:ind w:left="0" w:firstLine="0"/>
        <w:rPr>
          <w:lang w:val="en-US"/>
        </w:rPr>
      </w:pPr>
    </w:p>
    <w:p w14:paraId="55A516FB" w14:textId="77777777" w:rsidR="00922813" w:rsidRDefault="00922813" w:rsidP="00922813">
      <w:pPr>
        <w:ind w:left="0" w:firstLine="0"/>
        <w:rPr>
          <w:noProof/>
        </w:rPr>
      </w:pPr>
    </w:p>
    <w:p w14:paraId="396F6EA8" w14:textId="77777777" w:rsidR="00922813" w:rsidRDefault="00922813" w:rsidP="00922813">
      <w:pPr>
        <w:ind w:left="0" w:firstLine="0"/>
        <w:rPr>
          <w:lang w:val="en-US"/>
        </w:rPr>
      </w:pPr>
      <w:r>
        <w:rPr>
          <w:noProof/>
          <w:lang w:eastAsia="id-ID"/>
        </w:rPr>
        <w:lastRenderedPageBreak/>
        <w:drawing>
          <wp:inline distT="0" distB="0" distL="0" distR="0" wp14:anchorId="468F6AFF" wp14:editId="07088F08">
            <wp:extent cx="7034547" cy="5040000"/>
            <wp:effectExtent l="6667" t="0" r="1588" b="1587"/>
            <wp:docPr id="66520" name="Picture 665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60" t="7198" r="7637" b="6811"/>
                    <a:stretch/>
                  </pic:blipFill>
                  <pic:spPr bwMode="auto">
                    <a:xfrm rot="5400000">
                      <a:off x="0" y="0"/>
                      <a:ext cx="7034547" cy="50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F4E3D9" w14:textId="77777777" w:rsidR="00922813" w:rsidRDefault="00922813" w:rsidP="00922813">
      <w:pPr>
        <w:ind w:left="0" w:firstLine="0"/>
        <w:rPr>
          <w:lang w:val="en-US"/>
        </w:rPr>
      </w:pPr>
    </w:p>
    <w:p w14:paraId="07D5B3E2" w14:textId="77777777" w:rsidR="00922813" w:rsidRDefault="00922813" w:rsidP="00922813">
      <w:pPr>
        <w:ind w:left="0" w:firstLine="0"/>
        <w:rPr>
          <w:noProof/>
        </w:rPr>
      </w:pPr>
    </w:p>
    <w:p w14:paraId="10F9D1F5" w14:textId="41D400DC" w:rsidR="003E7F1A" w:rsidRDefault="00922813" w:rsidP="00922813">
      <w:pPr>
        <w:ind w:left="0" w:firstLine="0"/>
      </w:pPr>
      <w:r>
        <w:rPr>
          <w:noProof/>
          <w:lang w:eastAsia="id-ID"/>
        </w:rPr>
        <w:lastRenderedPageBreak/>
        <w:drawing>
          <wp:inline distT="0" distB="0" distL="0" distR="0" wp14:anchorId="7D31BF07" wp14:editId="13222270">
            <wp:extent cx="7943853" cy="5039993"/>
            <wp:effectExtent l="4445" t="0" r="4445" b="4445"/>
            <wp:docPr id="66521" name="Picture 665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62" t="4279" r="4475" b="3699"/>
                    <a:stretch/>
                  </pic:blipFill>
                  <pic:spPr bwMode="auto">
                    <a:xfrm rot="5400000">
                      <a:off x="0" y="0"/>
                      <a:ext cx="7960843" cy="50507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3E7F1A" w:rsidSect="00922813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00307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9EFEBC" w14:textId="77777777" w:rsidR="00F06ECE" w:rsidRDefault="00000000" w:rsidP="00E34BA0">
        <w:pPr>
          <w:pStyle w:val="Footer"/>
          <w:ind w:left="0" w:firstLine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2</w:t>
        </w:r>
        <w:r>
          <w:rPr>
            <w:noProof/>
          </w:rPr>
          <w:fldChar w:fldCharType="end"/>
        </w:r>
      </w:p>
    </w:sdtContent>
  </w:sdt>
  <w:p w14:paraId="1C9F2733" w14:textId="77777777" w:rsidR="00F06ECE" w:rsidRDefault="0000000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63E9F0" w14:textId="77777777" w:rsidR="00F06ECE" w:rsidRDefault="00000000" w:rsidP="00B45D38">
    <w:pPr>
      <w:pStyle w:val="Header"/>
      <w:ind w:left="0" w:firstLine="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F86799"/>
    <w:multiLevelType w:val="hybridMultilevel"/>
    <w:tmpl w:val="1F844C4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15062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2813"/>
    <w:rsid w:val="003670B9"/>
    <w:rsid w:val="0039714A"/>
    <w:rsid w:val="003E7F1A"/>
    <w:rsid w:val="005B1A5D"/>
    <w:rsid w:val="006D0641"/>
    <w:rsid w:val="00922813"/>
    <w:rsid w:val="00B236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4ED539A"/>
  <w15:chartTrackingRefBased/>
  <w15:docId w15:val="{FB529654-88EA-46B3-9D23-FEC2420264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2813"/>
    <w:pPr>
      <w:spacing w:after="120" w:line="480" w:lineRule="auto"/>
      <w:ind w:left="425" w:firstLine="709"/>
      <w:jc w:val="both"/>
    </w:pPr>
    <w:rPr>
      <w:rFonts w:ascii="Times New Roman" w:hAnsi="Times New Roman"/>
      <w:sz w:val="24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22813"/>
    <w:pPr>
      <w:keepNext/>
      <w:keepLines/>
      <w:spacing w:before="240" w:after="0"/>
      <w:ind w:left="0" w:firstLine="0"/>
      <w:jc w:val="center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22813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9228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2813"/>
    <w:rPr>
      <w:rFonts w:ascii="Times New Roman" w:hAnsi="Times New Roman"/>
      <w:sz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9228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2813"/>
    <w:rPr>
      <w:rFonts w:ascii="Times New Roman" w:hAnsi="Times New Roman"/>
      <w:sz w:val="24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922813"/>
    <w:pPr>
      <w:spacing w:after="160" w:line="256" w:lineRule="auto"/>
      <w:ind w:left="720" w:firstLine="0"/>
      <w:contextualSpacing/>
      <w:jc w:val="left"/>
    </w:pPr>
    <w:rPr>
      <w:rFonts w:asciiTheme="minorHAnsi" w:hAnsiTheme="minorHAnsi"/>
      <w:sz w:val="22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922813"/>
    <w:rPr>
      <w:lang w:val="en-US"/>
    </w:rPr>
  </w:style>
  <w:style w:type="table" w:styleId="TableGrid">
    <w:name w:val="Table Grid"/>
    <w:basedOn w:val="TableNormal"/>
    <w:uiPriority w:val="59"/>
    <w:rsid w:val="00922813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image" Target="media/image20.jpeg"/><Relationship Id="rId39" Type="http://schemas.openxmlformats.org/officeDocument/2006/relationships/image" Target="media/image33.jpeg"/><Relationship Id="rId21" Type="http://schemas.openxmlformats.org/officeDocument/2006/relationships/image" Target="media/image15.jpeg"/><Relationship Id="rId34" Type="http://schemas.openxmlformats.org/officeDocument/2006/relationships/image" Target="media/image28.jpeg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jpeg"/><Relationship Id="rId29" Type="http://schemas.openxmlformats.org/officeDocument/2006/relationships/image" Target="media/image23.jpeg"/><Relationship Id="rId41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11" Type="http://schemas.openxmlformats.org/officeDocument/2006/relationships/image" Target="media/image5.jpeg"/><Relationship Id="rId24" Type="http://schemas.openxmlformats.org/officeDocument/2006/relationships/image" Target="media/image18.jpeg"/><Relationship Id="rId32" Type="http://schemas.openxmlformats.org/officeDocument/2006/relationships/image" Target="media/image26.jpeg"/><Relationship Id="rId37" Type="http://schemas.openxmlformats.org/officeDocument/2006/relationships/image" Target="media/image31.jpeg"/><Relationship Id="rId40" Type="http://schemas.openxmlformats.org/officeDocument/2006/relationships/fontTable" Target="fontTable.xml"/><Relationship Id="rId5" Type="http://schemas.openxmlformats.org/officeDocument/2006/relationships/header" Target="header1.xml"/><Relationship Id="rId15" Type="http://schemas.openxmlformats.org/officeDocument/2006/relationships/image" Target="media/image9.jpeg"/><Relationship Id="rId23" Type="http://schemas.openxmlformats.org/officeDocument/2006/relationships/image" Target="media/image17.jpeg"/><Relationship Id="rId28" Type="http://schemas.openxmlformats.org/officeDocument/2006/relationships/image" Target="media/image22.jpeg"/><Relationship Id="rId36" Type="http://schemas.openxmlformats.org/officeDocument/2006/relationships/image" Target="media/image30.jpeg"/><Relationship Id="rId10" Type="http://schemas.openxmlformats.org/officeDocument/2006/relationships/image" Target="media/image4.jpeg"/><Relationship Id="rId19" Type="http://schemas.openxmlformats.org/officeDocument/2006/relationships/image" Target="media/image13.jpeg"/><Relationship Id="rId31" Type="http://schemas.openxmlformats.org/officeDocument/2006/relationships/image" Target="media/image25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jpeg"/><Relationship Id="rId27" Type="http://schemas.openxmlformats.org/officeDocument/2006/relationships/image" Target="media/image21.jpeg"/><Relationship Id="rId30" Type="http://schemas.openxmlformats.org/officeDocument/2006/relationships/image" Target="media/image24.jpeg"/><Relationship Id="rId35" Type="http://schemas.openxmlformats.org/officeDocument/2006/relationships/image" Target="media/image29.jpeg"/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5" Type="http://schemas.openxmlformats.org/officeDocument/2006/relationships/image" Target="media/image19.jpeg"/><Relationship Id="rId33" Type="http://schemas.openxmlformats.org/officeDocument/2006/relationships/image" Target="media/image27.jpeg"/><Relationship Id="rId38" Type="http://schemas.openxmlformats.org/officeDocument/2006/relationships/image" Target="media/image3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4</Pages>
  <Words>522</Words>
  <Characters>2980</Characters>
  <Application>Microsoft Office Word</Application>
  <DocSecurity>0</DocSecurity>
  <Lines>24</Lines>
  <Paragraphs>6</Paragraphs>
  <ScaleCrop>false</ScaleCrop>
  <Company/>
  <LinksUpToDate>false</LinksUpToDate>
  <CharactersWithSpaces>3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Sudarmaji</dc:creator>
  <cp:keywords/>
  <dc:description/>
  <cp:lastModifiedBy>Muhammad Sudarmaji</cp:lastModifiedBy>
  <cp:revision>1</cp:revision>
  <dcterms:created xsi:type="dcterms:W3CDTF">2023-02-15T11:39:00Z</dcterms:created>
  <dcterms:modified xsi:type="dcterms:W3CDTF">2023-02-15T11:41:00Z</dcterms:modified>
</cp:coreProperties>
</file>